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B21F26">
        <w:rPr>
          <w:rFonts w:eastAsia="Times New Roman"/>
          <w:noProof/>
        </w:rPr>
        <w:t>May 13,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6F6380">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6F6380">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6F6380">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bookmarkStart w:id="5" w:name="_GoBack"/>
      <w:r w:rsidR="00B65692" w:rsidRPr="009667D0">
        <w:t>stress-induced mutagenesis</w:t>
      </w:r>
      <w:bookmarkEnd w:id="5"/>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6F6380">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6F6380">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6F6380">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6F6380">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6"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6"/>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6F6380">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7" w:name="_Toc336511465"/>
      <w:r w:rsidRPr="00721F05">
        <w:rPr>
          <w:rFonts w:asciiTheme="minorHAnsi" w:hAnsiTheme="minorHAnsi"/>
        </w:rPr>
        <w:t>Recombination in microbial populations</w:t>
      </w:r>
      <w:bookmarkEnd w:id="7"/>
    </w:p>
    <w:p w:rsidR="009A61A0" w:rsidRPr="00721F05" w:rsidRDefault="009A61A0" w:rsidP="00B21F26">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6F6380">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6F6380">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w:t>
      </w:r>
      <w:r w:rsidR="00792B01" w:rsidRPr="00721F05">
        <w:lastRenderedPageBreak/>
        <w:t xml:space="preserve">between cells </w:t>
      </w:r>
      <w:r w:rsidR="00792B01" w:rsidRPr="00721F05">
        <w:fldChar w:fldCharType="begin" w:fldLock="1"/>
      </w:r>
      <w:r w:rsidR="006F6380">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6F6380">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B21F26">
        <w:t>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6F6380">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B21F26">
        <w:t xml:space="preserve">. </w:t>
      </w:r>
    </w:p>
    <w:p w:rsidR="00180162" w:rsidRPr="00721F05" w:rsidRDefault="00180162" w:rsidP="00E56CE3">
      <w:pPr>
        <w:pStyle w:val="Heading2"/>
        <w:rPr>
          <w:rFonts w:asciiTheme="minorHAnsi" w:hAnsiTheme="minorHAnsi"/>
        </w:rPr>
      </w:pPr>
      <w:bookmarkStart w:id="8"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8"/>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6F6380">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6F6380">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6F6380">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6F6380">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6F6380">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6F6380">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6F6380">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6F6380">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6F6380">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6F6380">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6F6380">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630519">
        <w:t xml:space="preserve">, even if those mutations were originally deleterious when generated </w:t>
      </w:r>
      <w:r w:rsidR="00630519">
        <w:fldChar w:fldCharType="begin" w:fldLock="1"/>
      </w:r>
      <w:r w:rsidR="006F638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6F6380">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6F6380">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6F6380">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w:t>
      </w:r>
      <w:r w:rsidR="00630519">
        <w:lastRenderedPageBreak/>
        <w:t xml:space="preserve">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6F6380">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9"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bookmarkEnd w:id="9"/>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w:t>
      </w:r>
      <w:proofErr w:type="spellStart"/>
      <w:r w:rsidR="007369B1" w:rsidRPr="00721F05">
        <w:t>i</w:t>
      </w:r>
      <w:proofErr w:type="spellEnd"/>
      <w:r w:rsidR="007369B1" w:rsidRPr="00721F05">
        <w:t xml:space="preserve">)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10" w:name="h.a9llx4pvq49"/>
      <w:bookmarkStart w:id="11" w:name="_Toc336511468"/>
      <w:bookmarkEnd w:id="10"/>
      <w:r w:rsidRPr="00721F05">
        <w:rPr>
          <w:rFonts w:asciiTheme="minorHAnsi" w:hAnsiTheme="minorHAnsi"/>
        </w:rPr>
        <w:t>Model</w:t>
      </w:r>
      <w:bookmarkEnd w:id="11"/>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470AD2">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w:t>
      </w:r>
      <w:r w:rsidR="0036194A">
        <w:rPr>
          <w:iCs/>
        </w:rPr>
        <w:lastRenderedPageBreak/>
        <w:t xml:space="preserve">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B978DF">
        <w:rPr>
          <w:i/>
        </w:rPr>
        <w:t>i.e.</w:t>
      </w:r>
      <w:r w:rsidR="00B978DF">
        <w:t>, its frequency)</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we multiply </w:t>
      </w:r>
      <w:r w:rsidR="00470AD2">
        <w:t>the group</w:t>
      </w:r>
      <w:r w:rsidR="007D60D9">
        <w:t xml:space="preserve"> relative</w:t>
      </w:r>
      <w:r w:rsidR="00470AD2">
        <w:t xml:space="preserve">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F33150" w:rsidRDefault="00F33150">
      <w:pPr>
        <w:spacing w:after="200" w:line="276" w:lineRule="auto"/>
        <w:ind w:firstLine="0"/>
        <w:rPr>
          <w:rFonts w:eastAsiaTheme="majorEastAsia" w:cstheme="majorBidi"/>
          <w:b/>
          <w:bCs/>
          <w:color w:val="365F91" w:themeColor="accent1" w:themeShade="BF"/>
          <w:sz w:val="28"/>
          <w:szCs w:val="28"/>
        </w:rPr>
      </w:pPr>
      <w:bookmarkStart w:id="12" w:name="h.jhk69kxs5c9t"/>
      <w:bookmarkStart w:id="13" w:name="_Toc336511469"/>
      <w:bookmarkEnd w:id="12"/>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3"/>
    </w:p>
    <w:p w:rsidR="00F33150" w:rsidRDefault="00DB303F" w:rsidP="00F33150">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invade asexual populations </w:t>
      </w:r>
      <w:r w:rsidR="00F33150" w:rsidRPr="00721F05">
        <w:fldChar w:fldCharType="begin" w:fldLock="1"/>
      </w:r>
      <w:r w:rsidR="006F6380">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The rates of horizontal gene transfer in bacteria greatly differ between different species and mechanisms, as does the rate of sex and recombination in yeast [REF]. </w:t>
      </w:r>
    </w:p>
    <w:p w:rsidR="00310BF7" w:rsidRPr="00721F05" w:rsidRDefault="007F2309" w:rsidP="00DB303F">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 xml:space="preserve">d or disfavored by selection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w:t>
      </w:r>
      <w:r w:rsidR="00DB303F">
        <w:t xml:space="preserve">waiting </w:t>
      </w:r>
      <w:r w:rsidR="00E8137A">
        <w:t xml:space="preserve">time </w:t>
      </w:r>
      <w:r w:rsidR="00DB303F">
        <w:t xml:space="preserve">for </w:t>
      </w:r>
      <w:r w:rsidR="00E8137A">
        <w:t xml:space="preserve">adaptation in populations homogenous at the modifier loci </w:t>
      </w:r>
      <w:r w:rsidR="00E8137A" w:rsidRPr="00DB303F">
        <w:rPr>
          <w:highlight w:val="yellow"/>
        </w:rPr>
        <w:t xml:space="preserve">and the fitness </w:t>
      </w:r>
      <w:r w:rsidR="00DB303F" w:rsidRPr="00DB303F">
        <w:rPr>
          <w:highlight w:val="yellow"/>
        </w:rPr>
        <w:t xml:space="preserve">dynamics </w:t>
      </w:r>
      <w:r w:rsidR="00E8137A" w:rsidRPr="00DB303F">
        <w:rPr>
          <w:highlight w:val="yellow"/>
        </w:rPr>
        <w:t>during the adaptation process.</w:t>
      </w:r>
      <w:r w:rsidR="00E8137A">
        <w:t xml:space="preserve">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6F6380">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rPr>
        <w:lastRenderedPageBreak/>
        <w:drawing>
          <wp:inline distT="0" distB="0" distL="0" distR="0" wp14:anchorId="0C42D7E4" wp14:editId="7B60F1F5">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4" w:name="h.pb2tvb9wvzww"/>
      <w:bookmarkStart w:id="15" w:name="_Ref370053574"/>
      <w:bookmarkStart w:id="16" w:name="_Toc336511473"/>
      <w:bookmarkEnd w:id="14"/>
      <w:r w:rsidRPr="00721F05">
        <w:t xml:space="preserve">Figure </w:t>
      </w:r>
      <w:r w:rsidR="00B124AC">
        <w:fldChar w:fldCharType="begin"/>
      </w:r>
      <w:r w:rsidR="00B124AC">
        <w:instrText xml:space="preserve"> SEQ Figure \* ARABIC </w:instrText>
      </w:r>
      <w:r w:rsidR="00B124AC">
        <w:fldChar w:fldCharType="separate"/>
      </w:r>
      <w:r w:rsidR="006E5183">
        <w:rPr>
          <w:noProof/>
        </w:rPr>
        <w:t>1</w:t>
      </w:r>
      <w:r w:rsidR="00B124AC">
        <w:rPr>
          <w:noProof/>
        </w:rPr>
        <w:fldChar w:fldCharType="end"/>
      </w:r>
      <w:bookmarkEnd w:id="15"/>
      <w:r w:rsidRPr="00721F05">
        <w:t xml:space="preserve"> </w:t>
      </w:r>
      <w:r w:rsidR="00D612CB">
        <w:t xml:space="preserve">- </w:t>
      </w:r>
      <w:r w:rsidR="00D612CB" w:rsidRPr="00D612CB">
        <w:t>invasion_SIMvsCM_pop_1e6_2014-02-23</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6F6380">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rPr>
        <w:lastRenderedPageBreak/>
        <w:drawing>
          <wp:inline distT="0" distB="0" distL="0" distR="0" wp14:anchorId="512F43AE" wp14:editId="1D4457D5">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7" w:name="_Ref381104804"/>
      <w:r>
        <w:t xml:space="preserve">Figure </w:t>
      </w:r>
      <w:r w:rsidR="00B124AC">
        <w:fldChar w:fldCharType="begin"/>
      </w:r>
      <w:r w:rsidR="00B124AC">
        <w:instrText xml:space="preserve"> SEQ Figure \* ARABIC </w:instrText>
      </w:r>
      <w:r w:rsidR="00B124AC">
        <w:fldChar w:fldCharType="separate"/>
      </w:r>
      <w:r w:rsidR="006E5183">
        <w:rPr>
          <w:noProof/>
        </w:rPr>
        <w:t>2</w:t>
      </w:r>
      <w:r w:rsidR="00B124AC">
        <w:rPr>
          <w:noProof/>
        </w:rPr>
        <w:fldChar w:fldCharType="end"/>
      </w:r>
      <w:bookmarkEnd w:id="17"/>
      <w:r>
        <w:t xml:space="preserve"> - </w:t>
      </w:r>
      <w:r w:rsidR="003A0243" w:rsidRPr="003A0243">
        <w:t>invasion_SIMvsCMvsNM_pop_1e5_1e6_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6F6380">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6F6380">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DF3F12">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only mildly affects the fixation probabilities with </w:t>
      </w:r>
      <w:r w:rsidRPr="00DF3F12">
        <w:rPr>
          <w:i/>
          <w:iCs/>
        </w:rPr>
        <w:t>τ</w:t>
      </w:r>
      <w:r>
        <w:t>=10</w:t>
      </w:r>
      <w:r w:rsidR="00810973">
        <w:t xml:space="preserve"> </w:t>
      </w:r>
      <w:r w:rsidR="00810973">
        <w:lastRenderedPageBreak/>
        <w:t>(bottom row)</w:t>
      </w:r>
      <w:r>
        <w:t xml:space="preserve">;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w:t>
      </w:r>
      <w:r w:rsidR="00DF3F12">
        <w:t>0</w:t>
      </w:r>
      <w:r>
        <w:t>3</w:t>
      </w:r>
      <w:r w:rsidR="00DF3F12">
        <w:t xml:space="preserve"> gene conversions per individual per generation</w:t>
      </w:r>
      <w:r>
        <w:t xml:space="preserve">, whereas there is no effect at all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6F6380">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5F5641">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51712D" w:rsidP="0051712D">
      <w:pPr>
        <w:keepNext/>
        <w:jc w:val="center"/>
      </w:pPr>
      <w:r>
        <w:rPr>
          <w:noProof/>
        </w:rPr>
        <w:drawing>
          <wp:inline distT="0" distB="0" distL="0" distR="0" wp14:anchorId="61EA5640" wp14:editId="75FBC737">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r w:rsidR="00B124AC">
        <w:fldChar w:fldCharType="begin"/>
      </w:r>
      <w:r w:rsidR="00B124AC">
        <w:instrText xml:space="preserve"> SEQ Figure \* ARABIC </w:instrText>
      </w:r>
      <w:r w:rsidR="00B124AC">
        <w:fldChar w:fldCharType="separate"/>
      </w:r>
      <w:r w:rsidR="006E5183">
        <w:rPr>
          <w:noProof/>
        </w:rPr>
        <w:t>3</w:t>
      </w:r>
      <w:r w:rsidR="00B124AC">
        <w:rPr>
          <w:noProof/>
        </w:rPr>
        <w:fldChar w:fldCharType="end"/>
      </w:r>
      <w:r>
        <w:t xml:space="preserve"> - </w:t>
      </w:r>
      <w:r w:rsidRPr="0051712D">
        <w:t>invasion_SIMvsCMvsNM_pop_sizes_2014-02-23</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D0044C">
      <w:r>
        <w:t xml:space="preserve">Next, we considered the fixation of recombination modifiers – alleles that increase the recombination rate </w:t>
      </w:r>
      <w:r w:rsidR="00BC7E9A">
        <w:t>(</w:t>
      </w:r>
      <w:r w:rsidR="00CD0D70">
        <w:t>Figure 4</w:t>
      </w:r>
      <w:r w:rsidR="00BC7E9A">
        <w:t>).</w:t>
      </w:r>
      <w:r w:rsidR="00CD0D70">
        <w:t xml:space="preserve"> Both </w:t>
      </w:r>
      <w:r w:rsidR="000151FE" w:rsidRPr="00721F05">
        <w:t>constitutive</w:t>
      </w:r>
      <w:r w:rsidR="00CD0D70">
        <w:t xml:space="preserve"> </w:t>
      </w:r>
      <w:r w:rsidR="00BC7E9A">
        <w:t xml:space="preserve">recombination modifiers </w:t>
      </w:r>
      <w:r w:rsidR="00CD0D70">
        <w:t>(CR</w:t>
      </w:r>
      <w:r w:rsidR="00810973">
        <w:t xml:space="preserve">; dashed </w:t>
      </w:r>
      <w:r w:rsidR="00184999">
        <w:t>purple</w:t>
      </w:r>
      <w:r w:rsidR="00CD0D70">
        <w:t xml:space="preserve">) and stress-induced </w:t>
      </w:r>
      <w:r w:rsidR="00BC7E9A">
        <w:t xml:space="preserve">recombination modifiers </w:t>
      </w:r>
      <w:r w:rsidR="000151FE" w:rsidRPr="00721F05">
        <w:t>(SIR</w:t>
      </w:r>
      <w:r w:rsidR="00810973">
        <w:t xml:space="preserve">; solid </w:t>
      </w:r>
      <w:r w:rsidR="00184999">
        <w:t>orange</w:t>
      </w:r>
      <w:r w:rsidR="000151FE" w:rsidRPr="00721F05">
        <w:t>)</w:t>
      </w:r>
      <w:r w:rsidR="00CD0D70">
        <w:t xml:space="preserve"> w</w:t>
      </w:r>
      <w:r w:rsidR="00BC7E9A">
        <w:t>in competitions against wildtype m</w:t>
      </w:r>
      <w:r>
        <w:t xml:space="preserve">odifiers (NR), </w:t>
      </w:r>
      <w:r w:rsidR="00BC7E9A">
        <w:t>which hav</w:t>
      </w:r>
      <w:r>
        <w:t>e a basal rate of recombination;</w:t>
      </w:r>
      <w:r w:rsidR="00BC7E9A">
        <w:t xml:space="preserve"> </w:t>
      </w:r>
      <w:r>
        <w:t>t</w:t>
      </w:r>
      <w:r w:rsidR="00BC7E9A">
        <w:t xml:space="preserve">he recombination modifiers' </w:t>
      </w:r>
      <w:r w:rsidR="00CD0D70">
        <w:t xml:space="preserve">advantage increases with the </w:t>
      </w:r>
      <w:r>
        <w:t>basal</w:t>
      </w:r>
      <w:r w:rsidR="00BC7E9A">
        <w:t xml:space="preserve"> </w:t>
      </w:r>
      <w:r w:rsidR="00CD0D70">
        <w:t xml:space="preserve">recombination rate and </w:t>
      </w:r>
      <w:r>
        <w:t xml:space="preserve">with </w:t>
      </w:r>
      <w:r w:rsidR="00CD0D70">
        <w:t>the population size</w:t>
      </w:r>
      <w:r w:rsidR="00BC7E9A">
        <w:t>, consistent with Figure 3</w:t>
      </w:r>
      <w:r>
        <w:t>: again, these modifiers depend on the population mutation supply for generation of genetic variation.</w:t>
      </w:r>
    </w:p>
    <w:p w:rsidR="00CD0D70" w:rsidRDefault="00810973" w:rsidP="00CD0D70">
      <w:pPr>
        <w:keepNext/>
        <w:jc w:val="center"/>
      </w:pPr>
      <w:r>
        <w:rPr>
          <w:noProof/>
        </w:rPr>
        <w:drawing>
          <wp:inline distT="0" distB="0" distL="0" distR="0" wp14:anchorId="57166D62" wp14:editId="126F31BB">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r w:rsidR="00B124AC">
        <w:fldChar w:fldCharType="begin"/>
      </w:r>
      <w:r w:rsidR="00B124AC">
        <w:instrText xml:space="preserve"> SEQ Figure \* ARABIC </w:instrText>
      </w:r>
      <w:r w:rsidR="00B124AC">
        <w:fldChar w:fldCharType="separate"/>
      </w:r>
      <w:r w:rsidR="006E5183">
        <w:rPr>
          <w:noProof/>
        </w:rPr>
        <w:t>4</w:t>
      </w:r>
      <w:r w:rsidR="00B124AC">
        <w:rPr>
          <w:noProof/>
        </w:rPr>
        <w:fldChar w:fldCharType="end"/>
      </w:r>
      <w:r>
        <w:t xml:space="preserve"> - </w:t>
      </w:r>
      <w:r w:rsidRPr="00CD0D70">
        <w:t>invasion_SIRvsCR_pop_sizes_2014-02-26</w:t>
      </w:r>
    </w:p>
    <w:p w:rsidR="00CD0D70" w:rsidRDefault="00CD0D70" w:rsidP="00CD0D70"/>
    <w:p w:rsidR="00CD0D70" w:rsidRDefault="00DE72DB" w:rsidP="00D0044C">
      <w:r>
        <w:t>W</w:t>
      </w:r>
      <w:r w:rsidR="003012BC">
        <w:t xml:space="preserve">hen a modifier allele affects both the mutation and the recombination rate, </w:t>
      </w:r>
      <w:r w:rsidR="0047230E">
        <w:t>the dynamics are more</w:t>
      </w:r>
      <w:r w:rsidR="003012BC">
        <w:t xml:space="preserve"> complex (Figure 5). </w:t>
      </w:r>
      <w:r w:rsidR="00D0044C">
        <w:t xml:space="preserve">In </w:t>
      </w:r>
      <w:r w:rsidR="003012BC">
        <w:t>small</w:t>
      </w:r>
      <w:r w:rsidR="00D0044C">
        <w:t xml:space="preserve"> populations </w:t>
      </w:r>
      <w:r w:rsidR="003012BC">
        <w:t>(</w:t>
      </w:r>
      <w:r w:rsidR="00D0044C">
        <w:rPr>
          <w:i/>
          <w:iCs/>
        </w:rPr>
        <w:t>N</w:t>
      </w:r>
      <w:r w:rsidR="00D0044C" w:rsidRPr="00D0044C">
        <w:t>=</w:t>
      </w:r>
      <w:r w:rsidR="003012BC">
        <w:t>10</w:t>
      </w:r>
      <w:r w:rsidR="003012BC">
        <w:rPr>
          <w:vertAlign w:val="superscript"/>
        </w:rPr>
        <w:t>5</w:t>
      </w:r>
      <w:r w:rsidR="00D0044C">
        <w:t>), SIM</w:t>
      </w:r>
      <w:r w:rsidR="003012BC">
        <w:t xml:space="preserve"> is the most successful,</w:t>
      </w:r>
      <w:r w:rsidR="00D0044C">
        <w:t xml:space="preserve"> </w:t>
      </w:r>
      <w:r w:rsidR="003012BC">
        <w:t xml:space="preserve">and if </w:t>
      </w:r>
      <w:r w:rsidR="0047230E">
        <w:t>it's</w:t>
      </w:r>
      <w:r w:rsidR="003012BC">
        <w:t xml:space="preserve"> combined with a recombinat</w:t>
      </w:r>
      <w:r w:rsidR="00D0044C">
        <w:t>ion modifie</w:t>
      </w:r>
      <w:r w:rsidR="003012BC">
        <w:t>r (</w:t>
      </w:r>
      <w:r w:rsidR="00D0044C">
        <w:t>constitutive or stress-induced</w:t>
      </w:r>
      <w:r w:rsidR="003012BC">
        <w:t xml:space="preserve">) its success increases with </w:t>
      </w:r>
      <w:r w:rsidR="003012BC">
        <w:lastRenderedPageBreak/>
        <w:t xml:space="preserve">the </w:t>
      </w:r>
      <w:r w:rsidR="00D0044C">
        <w:t>basal</w:t>
      </w:r>
      <w:r w:rsidR="003012BC">
        <w:t xml:space="preserve"> recombination rate. For a larger population size (</w:t>
      </w:r>
      <w:r w:rsidR="00D0044C">
        <w:rPr>
          <w:i/>
          <w:iCs/>
        </w:rPr>
        <w:t>N</w:t>
      </w:r>
      <w:r w:rsidR="00D0044C" w:rsidRPr="00D0044C">
        <w:t>=</w:t>
      </w:r>
      <w:r w:rsidR="003012BC">
        <w:t>10</w:t>
      </w:r>
      <w:r w:rsidR="003012BC">
        <w:rPr>
          <w:vertAlign w:val="superscript"/>
        </w:rPr>
        <w:t>6</w:t>
      </w:r>
      <w:r w:rsidR="003012BC">
        <w:t>), th</w:t>
      </w:r>
      <w:r w:rsidR="00D0044C">
        <w:t>e</w:t>
      </w:r>
      <w:r w:rsidR="003012BC">
        <w:t xml:space="preserve"> advantage of SIM over NM diminishes</w:t>
      </w:r>
      <w:r w:rsidR="00D0044C">
        <w:t>:</w:t>
      </w:r>
      <w:r w:rsidR="003012BC">
        <w:t xml:space="preserve"> </w:t>
      </w:r>
      <w:r w:rsidR="00D0044C">
        <w:t xml:space="preserve">SIM </w:t>
      </w:r>
      <w:r w:rsidR="003012BC">
        <w:t>is as good as NM with a recombinat</w:t>
      </w:r>
      <w:r w:rsidR="00D0044C">
        <w:t>ion modifier</w:t>
      </w:r>
      <w:r w:rsidR="003012BC">
        <w:t xml:space="preserve"> and worse without one</w:t>
      </w:r>
      <w:r w:rsidR="0047230E">
        <w:t xml:space="preserve"> (reminiscent of Figure 1)</w:t>
      </w:r>
      <w:r w:rsidR="003012BC">
        <w:t>. However,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DE72DB">
      <w:r>
        <w:t xml:space="preserve">On the other hand, </w:t>
      </w:r>
      <w:r w:rsidRPr="00DE72DB">
        <w:rPr>
          <w:b/>
          <w:bCs/>
        </w:rPr>
        <w:t>recombination modifiers are much more successful with SIM then they are with CM, and in smaller populations (</w:t>
      </w:r>
      <w:r w:rsidRPr="00DE72DB">
        <w:rPr>
          <w:b/>
          <w:bCs/>
          <w:i/>
          <w:iCs/>
        </w:rPr>
        <w:t>N</w:t>
      </w:r>
      <w:r w:rsidRPr="00DE72DB">
        <w:rPr>
          <w:b/>
          <w:bCs/>
        </w:rPr>
        <w:t>=10</w:t>
      </w:r>
      <w:r w:rsidRPr="00DE72DB">
        <w:rPr>
          <w:b/>
          <w:bCs/>
          <w:vertAlign w:val="superscript"/>
        </w:rPr>
        <w:t>5</w:t>
      </w:r>
      <w:r w:rsidRPr="00DE72DB">
        <w:rPr>
          <w:b/>
          <w:bCs/>
        </w:rPr>
        <w:t>), NM</w:t>
      </w:r>
      <w:r>
        <w:t>. This indicates that stress-induced mutators can have a role in the emergence and maintenance of recombination, at least in adaptive scenarios.</w:t>
      </w:r>
    </w:p>
    <w:p w:rsidR="003012BC" w:rsidRDefault="003012BC" w:rsidP="003012BC">
      <w:pPr>
        <w:keepNext/>
        <w:jc w:val="center"/>
      </w:pPr>
      <w:r>
        <w:rPr>
          <w:noProof/>
        </w:rPr>
        <w:drawing>
          <wp:inline distT="0" distB="0" distL="0" distR="0" wp14:anchorId="4ED38057" wp14:editId="22EF664B">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Default="003012BC" w:rsidP="003012BC">
      <w:pPr>
        <w:pStyle w:val="Caption"/>
        <w:jc w:val="center"/>
      </w:pPr>
      <w:r>
        <w:t xml:space="preserve">Figure </w:t>
      </w:r>
      <w:r w:rsidR="00B124AC">
        <w:fldChar w:fldCharType="begin"/>
      </w:r>
      <w:r w:rsidR="00B124AC">
        <w:instrText xml:space="preserve"> SEQ Figure \* ARABIC </w:instrText>
      </w:r>
      <w:r w:rsidR="00B124AC">
        <w:fldChar w:fldCharType="separate"/>
      </w:r>
      <w:r w:rsidR="006E5183">
        <w:rPr>
          <w:noProof/>
        </w:rPr>
        <w:t>5</w:t>
      </w:r>
      <w:r w:rsidR="00B124AC">
        <w:rPr>
          <w:noProof/>
        </w:rPr>
        <w:fldChar w:fldCharType="end"/>
      </w:r>
      <w:r>
        <w:t xml:space="preserve"> - </w:t>
      </w:r>
      <w:r w:rsidRPr="003012BC">
        <w:t>invasion_combined_tau_5_pop_sizes_2014-02-26</w:t>
      </w:r>
      <w:r w:rsidR="00B21813">
        <w:t xml:space="preserve"> – </w:t>
      </w:r>
      <w:r w:rsidR="00B21813" w:rsidRPr="00B21813">
        <w:rPr>
          <w:highlight w:val="red"/>
        </w:rPr>
        <w:t xml:space="preserve">TRY </w:t>
      </w:r>
      <w:proofErr w:type="spellStart"/>
      <w:r w:rsidR="00B21813" w:rsidRPr="00B21813">
        <w:rPr>
          <w:highlight w:val="red"/>
        </w:rPr>
        <w:t>pi~phi</w:t>
      </w:r>
      <w:proofErr w:type="spellEnd"/>
      <w:r w:rsidR="00B21813" w:rsidRPr="00B21813">
        <w:rPr>
          <w:highlight w:val="red"/>
        </w:rPr>
        <w:t>, group=N</w:t>
      </w:r>
    </w:p>
    <w:p w:rsidR="00B21813" w:rsidRPr="00B21813" w:rsidRDefault="00B21813" w:rsidP="00B21813"/>
    <w:p w:rsidR="005812EA" w:rsidRDefault="005812EA" w:rsidP="005812EA"/>
    <w:p w:rsidR="005812EA" w:rsidRPr="005812EA" w:rsidRDefault="005812EA" w:rsidP="005812EA">
      <w:r>
        <w:rPr>
          <w:noProof/>
        </w:rPr>
        <w:drawing>
          <wp:inline distT="0" distB="0" distL="0" distR="0" wp14:anchorId="5534192C" wp14:editId="4AB6833A">
            <wp:extent cx="5725160" cy="4913630"/>
            <wp:effectExtent l="0" t="0" r="8890" b="1270"/>
            <wp:docPr id="7" name="Picture 7" descr="D:\workspace\mamba\simarba\analysis\invasion_invasion_combined_heatmap_N_1e6_2014-0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invasion_combined_heatmap_N_1e6_2014-03-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6E5183" w:rsidRDefault="005812EA" w:rsidP="005812EA">
      <w:pPr>
        <w:spacing w:after="200" w:line="276" w:lineRule="auto"/>
        <w:jc w:val="center"/>
      </w:pPr>
      <w:r>
        <w:rPr>
          <w:b/>
          <w:bCs/>
          <w:color w:val="4F81BD" w:themeColor="accent1"/>
          <w:sz w:val="18"/>
          <w:szCs w:val="18"/>
        </w:rPr>
        <w:t xml:space="preserve">Figure 5 alternative for pop size 1e6 - </w:t>
      </w:r>
      <w:r w:rsidRPr="005812EA">
        <w:rPr>
          <w:b/>
          <w:bCs/>
          <w:color w:val="4F81BD" w:themeColor="accent1"/>
          <w:sz w:val="18"/>
          <w:szCs w:val="18"/>
        </w:rPr>
        <w:t>invasion_invasion_combined_heatmap_N_1e6_2014-03-04</w:t>
      </w:r>
      <w:r w:rsidR="00A111C5">
        <w:t xml:space="preserve"> – </w:t>
      </w:r>
      <w:r w:rsidR="00A111C5" w:rsidRPr="00A111C5">
        <w:rPr>
          <w:highlight w:val="red"/>
        </w:rPr>
        <w:t>make another one for N=1e5</w:t>
      </w:r>
      <w:r w:rsidR="006E5183">
        <w:br w:type="page"/>
      </w:r>
    </w:p>
    <w:p w:rsidR="00A111C5" w:rsidRDefault="00A111C5" w:rsidP="00A111C5">
      <w:r>
        <w:lastRenderedPageBreak/>
        <w:t>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rPr>
        <w:drawing>
          <wp:inline distT="0" distB="0" distL="0" distR="0" wp14:anchorId="56D52488" wp14:editId="49E754CA">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r w:rsidR="00B124AC">
        <w:fldChar w:fldCharType="begin"/>
      </w:r>
      <w:r w:rsidR="00B124AC">
        <w:instrText xml:space="preserve"> SEQ Figure \* ARABIC </w:instrText>
      </w:r>
      <w:r w:rsidR="00B124AC">
        <w:fldChar w:fldCharType="separate"/>
      </w:r>
      <w:r>
        <w:rPr>
          <w:noProof/>
        </w:rPr>
        <w:t>6</w:t>
      </w:r>
      <w:r w:rsidR="00B124AC">
        <w:rPr>
          <w:noProof/>
        </w:rPr>
        <w:fldChar w:fldCharType="end"/>
      </w:r>
      <w:r>
        <w:t xml:space="preserve"> - </w:t>
      </w:r>
      <w:r w:rsidRPr="006E5183">
        <w:t>invasion_SIMvsCMvsNM_asexuals_2014-03-10</w:t>
      </w:r>
      <w:r w:rsidR="00A111C5">
        <w:t xml:space="preserve"> – </w:t>
      </w:r>
      <w:r w:rsidR="00A111C5" w:rsidRPr="00A111C5">
        <w:rPr>
          <w:highlight w:val="red"/>
        </w:rPr>
        <w:t>make smaller figure</w:t>
      </w:r>
    </w:p>
    <w:p w:rsidR="00A111C5" w:rsidRPr="00A111C5" w:rsidRDefault="00A111C5" w:rsidP="00A111C5">
      <w:pPr>
        <w:jc w:val="center"/>
      </w:pPr>
      <w:r w:rsidRPr="00A111C5">
        <w:rPr>
          <w:highlight w:val="red"/>
        </w:rPr>
        <w:t>MORE SIMULATIONS</w:t>
      </w:r>
    </w:p>
    <w:p w:rsidR="00E26B2F" w:rsidRPr="00901526" w:rsidRDefault="00E26B2F" w:rsidP="00E26B2F">
      <w:pPr>
        <w:pStyle w:val="Heading2"/>
        <w:rPr>
          <w:rFonts w:asciiTheme="minorHAnsi" w:hAnsiTheme="minorHAnsi"/>
        </w:rPr>
      </w:pPr>
      <w:r w:rsidRPr="00901526">
        <w:rPr>
          <w:rFonts w:asciiTheme="minorHAnsi" w:hAnsiTheme="minorHAnsi"/>
        </w:rPr>
        <w:lastRenderedPageBreak/>
        <w:t>Adaptation time</w:t>
      </w:r>
    </w:p>
    <w:p w:rsidR="00901526" w:rsidRDefault="000F32FA" w:rsidP="00A111C5">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the average time until the population is adapted after an environmental change.</w:t>
      </w:r>
    </w:p>
    <w:p w:rsidR="00E95AD3" w:rsidRDefault="000F32FA" w:rsidP="00B365DB">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us (</w:t>
      </w:r>
      <w:r w:rsidR="00A111C5">
        <w:rPr>
          <w:rFonts w:eastAsiaTheme="majorEastAsia"/>
          <w:i/>
          <w:iCs/>
        </w:rPr>
        <w:t xml:space="preserve">i.e. </w:t>
      </w:r>
      <w:r w:rsidR="00A111C5">
        <w:rPr>
          <w:rFonts w:eastAsiaTheme="majorEastAsia"/>
        </w:rPr>
        <w:t>the same modifier in all individuals</w:t>
      </w:r>
      <w:r>
        <w:rPr>
          <w:rFonts w:eastAsiaTheme="majorEastAsia"/>
        </w:rPr>
        <w:t xml:space="preserve">) with different levels of mutation rate increase </w:t>
      </w:r>
      <w:r w:rsidR="0047230E">
        <w:rPr>
          <w:rFonts w:eastAsiaTheme="majorEastAsia"/>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 xml:space="preserve">tions required for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F94A6B">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6F6380">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6F6380">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rPr>
        <w:lastRenderedPageBreak/>
        <w:drawing>
          <wp:inline distT="0" distB="0" distL="0" distR="0" wp14:anchorId="4AACABFD" wp14:editId="5D4EE43F">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r w:rsidR="00B124AC">
        <w:fldChar w:fldCharType="begin"/>
      </w:r>
      <w:r w:rsidR="00B124AC">
        <w:instrText xml:space="preserve"> SEQ Figure \* ARABIC </w:instrText>
      </w:r>
      <w:r w:rsidR="00B124AC">
        <w:fldChar w:fldCharType="separate"/>
      </w:r>
      <w:r w:rsidR="006E5183">
        <w:rPr>
          <w:noProof/>
        </w:rPr>
        <w:t>7</w:t>
      </w:r>
      <w:r w:rsidR="00B124AC">
        <w:rPr>
          <w:noProof/>
        </w:rPr>
        <w:fldChar w:fldCharType="end"/>
      </w:r>
      <w:r>
        <w:t xml:space="preserve"> - </w:t>
      </w:r>
      <w:r w:rsidR="00F13911" w:rsidRPr="00F13911">
        <w:t>adaptation_NR_2014-03-10</w:t>
      </w:r>
    </w:p>
    <w:p w:rsidR="007817E7" w:rsidRDefault="007817E7" w:rsidP="007817E7"/>
    <w:p w:rsidR="007817E7" w:rsidRPr="007817E7" w:rsidRDefault="00A16991" w:rsidP="007817E7">
      <w:r>
        <w:rPr>
          <w:noProof/>
        </w:rPr>
        <w:lastRenderedPageBreak/>
        <w:drawing>
          <wp:inline distT="0" distB="0" distL="0" distR="0" wp14:anchorId="36972ED6" wp14:editId="60EC9B6F">
            <wp:extent cx="5731510" cy="49129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tau_10_2014-05-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606643" w:rsidRPr="00606643" w:rsidRDefault="007817E7" w:rsidP="00A16991">
      <w:pPr>
        <w:pStyle w:val="Caption"/>
        <w:jc w:val="center"/>
      </w:pPr>
      <w:r>
        <w:t xml:space="preserve">Figure </w:t>
      </w:r>
      <w:r w:rsidR="00B124AC">
        <w:fldChar w:fldCharType="begin"/>
      </w:r>
      <w:r w:rsidR="00B124AC">
        <w:instrText xml:space="preserve"> SEQ Figure \* ARABIC </w:instrText>
      </w:r>
      <w:r w:rsidR="00B124AC">
        <w:fldChar w:fldCharType="separate"/>
      </w:r>
      <w:r>
        <w:rPr>
          <w:noProof/>
        </w:rPr>
        <w:t>7</w:t>
      </w:r>
      <w:r w:rsidR="00B124AC">
        <w:rPr>
          <w:noProof/>
        </w:rPr>
        <w:fldChar w:fldCharType="end"/>
      </w:r>
      <w:r w:rsidR="00D113A8">
        <w:rPr>
          <w:noProof/>
        </w:rPr>
        <w:t>’</w:t>
      </w:r>
      <w:r>
        <w:t xml:space="preserve"> - </w:t>
      </w:r>
      <w:r w:rsidR="00A16991" w:rsidRPr="00A16991">
        <w:t>adap</w:t>
      </w:r>
      <w:r w:rsidR="00A16991">
        <w:t>tation_NR_tau_10_2014-05-13</w:t>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6"/>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6F6380">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Cornejo </w:t>
      </w:r>
      <w:r w:rsidRPr="00721F05">
        <w:rPr>
          <w:rFonts w:eastAsia="Times New Roman"/>
        </w:rPr>
        <w:fldChar w:fldCharType="begin" w:fldLock="1"/>
      </w:r>
      <w:r w:rsidR="006F6380">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6F6380">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 xml:space="preserve">Sloan and </w:t>
      </w:r>
      <w:proofErr w:type="spellStart"/>
      <w:r w:rsidR="00C861BA" w:rsidRPr="00B360AC">
        <w:t>Panjeti</w:t>
      </w:r>
      <w:proofErr w:type="spellEnd"/>
      <w:r w:rsidRPr="00B360AC">
        <w:t xml:space="preserve"> </w:t>
      </w:r>
      <w:r w:rsidRPr="00B360AC">
        <w:fldChar w:fldCharType="begin" w:fldLock="1"/>
      </w:r>
      <w:r w:rsidR="006F6380">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w:t>
      </w:r>
      <w:proofErr w:type="spellStart"/>
      <w:r w:rsidR="000A5658">
        <w:t>asexuals</w:t>
      </w:r>
      <w:proofErr w:type="spellEnd"/>
      <w:r w:rsidR="000A5658">
        <w:t xml:space="preserve">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C861BA" w:rsidRPr="00721F05" w:rsidRDefault="00C861BA" w:rsidP="00E56CE3"/>
    <w:p w:rsidR="000E7665" w:rsidRPr="00721F05" w:rsidRDefault="000E7665" w:rsidP="00E56CE3">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9A53A3">
      <w:r>
        <w:t>In our model, r</w:t>
      </w:r>
      <w:r w:rsidR="008737FF" w:rsidRPr="00721F05">
        <w:t xml:space="preserve">ecombination occurs by bacterial transformation </w:t>
      </w:r>
      <w:r w:rsidR="00DE534D" w:rsidRPr="00721F05">
        <w:fldChar w:fldCharType="begin" w:fldLock="1"/>
      </w:r>
      <w:r w:rsidR="006F6380">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6F6380">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t xml:space="preserve">. </w:t>
      </w:r>
    </w:p>
    <w:p w:rsidR="00C861BA" w:rsidRPr="00721F05" w:rsidRDefault="00C861BA" w:rsidP="00E56CE3"/>
    <w:p w:rsidR="007369B1" w:rsidRDefault="00B360AC" w:rsidP="00B360AC">
      <w:r>
        <w:t>Besides stress-induced mutagenesis, which was discussed in the introduction, this article includes two other strategies for generation of genetic variation: (</w:t>
      </w:r>
      <w:proofErr w:type="spellStart"/>
      <w:r>
        <w:t>i</w:t>
      </w:r>
      <w:proofErr w:type="spellEnd"/>
      <w:r>
        <w:t>) s</w:t>
      </w:r>
      <w:r w:rsidR="00C861BA" w:rsidRPr="00721F05">
        <w:t>tress-induced reco</w:t>
      </w:r>
      <w:r>
        <w:t xml:space="preserve">mbination </w:t>
      </w:r>
      <w:r w:rsidR="00C861BA" w:rsidRPr="00721F05">
        <w:t xml:space="preserve">has been documented in bacteria </w:t>
      </w:r>
      <w:r w:rsidR="00C861BA" w:rsidRPr="00721F05">
        <w:fldChar w:fldCharType="begin" w:fldLock="1"/>
      </w:r>
      <w:r w:rsidR="006F6380">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6F6380">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6F6380">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6F6380">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t>;</w:t>
      </w:r>
      <w:r w:rsidR="009A53A3">
        <w:t xml:space="preserve"> </w:t>
      </w:r>
      <w:r>
        <w:t>Simultaneous i</w:t>
      </w:r>
      <w:r w:rsidR="009A53A3">
        <w:t xml:space="preserve">nduction of both recombination and mutation by stress is supported by findings </w:t>
      </w:r>
      <w:r>
        <w:t xml:space="preserve">that </w:t>
      </w:r>
      <w:r w:rsidR="007369B1" w:rsidRPr="00721F05">
        <w:t>mutation is correlated with recombination and regulated by the same mechanisms</w:t>
      </w:r>
      <w:r>
        <w:t xml:space="preserve"> in </w:t>
      </w:r>
      <w:r>
        <w:rPr>
          <w:i/>
          <w:iCs/>
        </w:rPr>
        <w:t>E. coli</w:t>
      </w:r>
      <w:r w:rsidR="007369B1" w:rsidRPr="00721F05">
        <w:t xml:space="preserve"> </w:t>
      </w:r>
      <w:r w:rsidR="007369B1" w:rsidRPr="00721F05">
        <w:fldChar w:fldCharType="begin" w:fldLock="1"/>
      </w:r>
      <w:r w:rsidR="006F6380">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t xml:space="preserve"> Together with constitutive mutation and recombination modifiers, we studied a wide array of strategies (see summary in Table 1). </w:t>
      </w:r>
    </w:p>
    <w:p w:rsidR="00B360AC" w:rsidRPr="00721F05" w:rsidRDefault="00B360AC" w:rsidP="009A53A3"/>
    <w:p w:rsidR="008942B1" w:rsidRPr="00721F05" w:rsidRDefault="00D66FD1" w:rsidP="0091743C">
      <w:r>
        <w:t>Besides implications to evolutionary theory, s</w:t>
      </w:r>
      <w:r w:rsidR="008942B1" w:rsidRPr="00721F05">
        <w:t xml:space="preserve">tress-induced mutation and recombination </w:t>
      </w:r>
      <w:r w:rsidR="008942B1">
        <w:t xml:space="preserve">have important </w:t>
      </w:r>
      <w:r w:rsidR="0091743C">
        <w:t>consequences</w:t>
      </w:r>
      <w:r w:rsidR="008942B1">
        <w:t xml:space="preserve"> to the ecology and evolution of </w:t>
      </w:r>
      <w:r w:rsidR="0091743C">
        <w:t>microbes</w:t>
      </w:r>
      <w:r w:rsidR="008942B1">
        <w:t>: p</w:t>
      </w:r>
      <w:r w:rsidR="008942B1" w:rsidRPr="00721F05">
        <w:t>athogens have been shown to acquire drug-resistance</w:t>
      </w:r>
      <w:r w:rsidR="004979BE">
        <w:t xml:space="preserve"> </w:t>
      </w:r>
      <w:r w:rsidR="004979BE" w:rsidRPr="00721F05">
        <w:fldChar w:fldCharType="begin" w:fldLock="1"/>
      </w:r>
      <w:r w:rsidR="006F6380">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004979BE" w:rsidRPr="00721F05">
        <w:fldChar w:fldCharType="separate"/>
      </w:r>
      <w:r w:rsidR="004979BE" w:rsidRPr="00721F05">
        <w:rPr>
          <w:noProof/>
        </w:rPr>
        <w:t>(Cirz and Romesberg 2007; Cirz et al. 2005)</w:t>
      </w:r>
      <w:r w:rsidR="004979BE" w:rsidRPr="00721F05">
        <w:fldChar w:fldCharType="end"/>
      </w:r>
      <w:r w:rsidR="004979BE">
        <w:t xml:space="preserve"> and virulence factors </w:t>
      </w:r>
      <w:r w:rsidR="004979BE" w:rsidRPr="004979BE">
        <w:fldChar w:fldCharType="begin" w:fldLock="1"/>
      </w:r>
      <w:r w:rsidR="006F6380">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t>d</w:t>
      </w:r>
      <w:r w:rsidR="008942B1" w:rsidRPr="00721F05">
        <w:t>esign</w:t>
      </w:r>
      <w:r>
        <w:t>ing</w:t>
      </w:r>
      <w:r w:rsidR="008942B1" w:rsidRPr="00721F05">
        <w:t xml:space="preserve"> antibiotic treatment </w:t>
      </w:r>
      <w:r w:rsidR="004979BE">
        <w:t>policies</w:t>
      </w:r>
      <w:r w:rsidR="008942B1" w:rsidRPr="00721F05">
        <w:t xml:space="preserve"> </w:t>
      </w:r>
      <w:r w:rsidR="008942B1" w:rsidRPr="00721F05">
        <w:fldChar w:fldCharType="begin" w:fldLock="1"/>
      </w:r>
      <w:r w:rsidR="006F6380">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t xml:space="preserve">, </w:t>
      </w:r>
      <w:r w:rsidR="008942B1" w:rsidRPr="00721F05">
        <w:t xml:space="preserve">pesticide application </w:t>
      </w:r>
      <w:r w:rsidR="008942B1" w:rsidRPr="00721F05">
        <w:fldChar w:fldCharType="begin" w:fldLock="1"/>
      </w:r>
      <w:r w:rsidR="006F6380">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t xml:space="preserve"> and industrial fermentation processes </w:t>
      </w:r>
      <w:r>
        <w:fldChar w:fldCharType="begin" w:fldLock="1"/>
      </w:r>
      <w:r w:rsidR="006F6380">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fldChar w:fldCharType="separate"/>
      </w:r>
      <w:r w:rsidRPr="00D66FD1">
        <w:rPr>
          <w:noProof/>
        </w:rPr>
        <w:t>(Machielsen et al. 2010)</w:t>
      </w:r>
      <w:r>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t>,</w:t>
      </w:r>
      <w:r w:rsidR="008942B1" w:rsidRPr="00721F05">
        <w:t xml:space="preserve"> and metastasis </w:t>
      </w:r>
      <w:r w:rsidR="008942B1" w:rsidRPr="00721F05">
        <w:fldChar w:fldCharType="begin" w:fldLock="1"/>
      </w:r>
      <w:r w:rsidR="006F6380">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id" : "ITEM-2",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2",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Bristow and Hill 2008; Podlaha et al. 2012)" }, "properties" : { "noteIndex" : 0 }, "schema" : "https://github.com/citation-style-language/schema/raw/master/csl-citation.json" }</w:instrText>
      </w:r>
      <w:r w:rsidR="008942B1" w:rsidRPr="00721F05">
        <w:fldChar w:fldCharType="separate"/>
      </w:r>
      <w:r w:rsidRPr="00D66FD1">
        <w:rPr>
          <w:noProof/>
        </w:rPr>
        <w:t>(Bristow and Hill 2008; Podlaha et al. 2012)</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lastRenderedPageBreak/>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r w:rsidR="00B124AC">
        <w:fldChar w:fldCharType="begin"/>
      </w:r>
      <w:r w:rsidR="00B124AC">
        <w:instrText xml:space="preserve"> SEQ Figure \* ARABIC </w:instrText>
      </w:r>
      <w:r w:rsidR="00B124AC">
        <w:fldChar w:fldCharType="separate"/>
      </w:r>
      <w:r w:rsidR="006E5183">
        <w:rPr>
          <w:noProof/>
        </w:rPr>
        <w:t>8</w:t>
      </w:r>
      <w:r w:rsidR="00B124AC">
        <w:rPr>
          <w:noProof/>
        </w:rPr>
        <w:fldChar w:fldCharType="end"/>
      </w:r>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rPr>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6E5183" w:rsidRPr="00BE6BF6">
        <w:rPr>
          <w:noProof/>
          <w:highlight w:val="yellow"/>
        </w:rPr>
        <w:t>9</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0"/>
      <w:headerReference w:type="default" r:id="rId21"/>
      <w:footerReference w:type="even" r:id="rId22"/>
      <w:footerReference w:type="default" r:id="rId2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5658" w:rsidRDefault="000A5658" w:rsidP="00684BC6">
      <w:r>
        <w:separator/>
      </w:r>
    </w:p>
  </w:endnote>
  <w:endnote w:type="continuationSeparator" w:id="0">
    <w:p w:rsidR="000A5658" w:rsidRDefault="000A5658"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0A5658" w:rsidRDefault="000A5658" w:rsidP="00684BC6">
        <w:pPr>
          <w:pStyle w:val="Footer"/>
        </w:pPr>
        <w:r>
          <w:fldChar w:fldCharType="begin"/>
        </w:r>
        <w:r>
          <w:instrText xml:space="preserve"> PAGE   \* MERGEFORMAT </w:instrText>
        </w:r>
        <w:r>
          <w:fldChar w:fldCharType="separate"/>
        </w:r>
        <w:r w:rsidR="009667D0">
          <w:rPr>
            <w:noProof/>
          </w:rPr>
          <w:t>2</w:t>
        </w:r>
        <w:r>
          <w:rPr>
            <w:noProof/>
          </w:rPr>
          <w:fldChar w:fldCharType="end"/>
        </w:r>
      </w:p>
    </w:sdtContent>
  </w:sdt>
  <w:p w:rsidR="000A5658" w:rsidRDefault="000A5658"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5658" w:rsidRDefault="000A5658" w:rsidP="00684BC6">
    <w:r>
      <w:fldChar w:fldCharType="begin"/>
    </w:r>
    <w:r>
      <w:instrText>PAGE</w:instrText>
    </w:r>
    <w:r>
      <w:fldChar w:fldCharType="separate"/>
    </w:r>
    <w:r w:rsidR="009667D0">
      <w:rPr>
        <w:noProof/>
      </w:rPr>
      <w:t>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5658" w:rsidRDefault="000A5658" w:rsidP="00684BC6">
      <w:r>
        <w:separator/>
      </w:r>
    </w:p>
  </w:footnote>
  <w:footnote w:type="continuationSeparator" w:id="0">
    <w:p w:rsidR="000A5658" w:rsidRDefault="000A5658"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5658" w:rsidRDefault="000A5658"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5658" w:rsidRDefault="000A5658" w:rsidP="00684BC6">
    <w:pPr>
      <w:pStyle w:val="Header"/>
    </w:pPr>
    <w:r>
      <w:fldChar w:fldCharType="begin"/>
    </w:r>
    <w:r>
      <w:instrText xml:space="preserve"> DATE \@ "MMMM d, yyyy" </w:instrText>
    </w:r>
    <w:r>
      <w:fldChar w:fldCharType="separate"/>
    </w:r>
    <w:r w:rsidR="00B21F26">
      <w:rPr>
        <w:noProof/>
      </w:rPr>
      <w:t>May 13,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A5658"/>
    <w:rsid w:val="000B2FF0"/>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E1657"/>
    <w:rsid w:val="001E25FE"/>
    <w:rsid w:val="00206BDA"/>
    <w:rsid w:val="002348CA"/>
    <w:rsid w:val="00234DD6"/>
    <w:rsid w:val="002619F0"/>
    <w:rsid w:val="0027187C"/>
    <w:rsid w:val="00280E31"/>
    <w:rsid w:val="002833EF"/>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93F82"/>
    <w:rsid w:val="00396210"/>
    <w:rsid w:val="003A0002"/>
    <w:rsid w:val="003A0243"/>
    <w:rsid w:val="003A3923"/>
    <w:rsid w:val="003A4706"/>
    <w:rsid w:val="003A69ED"/>
    <w:rsid w:val="003C3340"/>
    <w:rsid w:val="003C3829"/>
    <w:rsid w:val="003D0050"/>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D3201"/>
    <w:rsid w:val="004D566A"/>
    <w:rsid w:val="004E1DFB"/>
    <w:rsid w:val="004F3A59"/>
    <w:rsid w:val="00503D02"/>
    <w:rsid w:val="005055C2"/>
    <w:rsid w:val="0051712D"/>
    <w:rsid w:val="005204BA"/>
    <w:rsid w:val="0052308B"/>
    <w:rsid w:val="00554C37"/>
    <w:rsid w:val="00555054"/>
    <w:rsid w:val="00557C4E"/>
    <w:rsid w:val="005653F6"/>
    <w:rsid w:val="005812EA"/>
    <w:rsid w:val="00583201"/>
    <w:rsid w:val="00586D50"/>
    <w:rsid w:val="00595314"/>
    <w:rsid w:val="005B467E"/>
    <w:rsid w:val="005D47D6"/>
    <w:rsid w:val="005E5B74"/>
    <w:rsid w:val="005E79F1"/>
    <w:rsid w:val="005F544C"/>
    <w:rsid w:val="005F5641"/>
    <w:rsid w:val="005F5AA7"/>
    <w:rsid w:val="006036F1"/>
    <w:rsid w:val="00606643"/>
    <w:rsid w:val="006115D1"/>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915F3"/>
    <w:rsid w:val="006A7F51"/>
    <w:rsid w:val="006B0E79"/>
    <w:rsid w:val="006B2502"/>
    <w:rsid w:val="006B30F1"/>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6167C"/>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901526"/>
    <w:rsid w:val="00904140"/>
    <w:rsid w:val="00913300"/>
    <w:rsid w:val="00916129"/>
    <w:rsid w:val="009161B7"/>
    <w:rsid w:val="0091743C"/>
    <w:rsid w:val="00957384"/>
    <w:rsid w:val="0096305D"/>
    <w:rsid w:val="009667D0"/>
    <w:rsid w:val="00980973"/>
    <w:rsid w:val="00985198"/>
    <w:rsid w:val="0098530B"/>
    <w:rsid w:val="0099411D"/>
    <w:rsid w:val="009A004F"/>
    <w:rsid w:val="009A53A3"/>
    <w:rsid w:val="009A61A0"/>
    <w:rsid w:val="009E0856"/>
    <w:rsid w:val="009E7887"/>
    <w:rsid w:val="00A04F4E"/>
    <w:rsid w:val="00A0686E"/>
    <w:rsid w:val="00A111C5"/>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1BCC"/>
    <w:rsid w:val="00AE39F0"/>
    <w:rsid w:val="00AE5E3A"/>
    <w:rsid w:val="00AF0E14"/>
    <w:rsid w:val="00B124AC"/>
    <w:rsid w:val="00B146BD"/>
    <w:rsid w:val="00B21813"/>
    <w:rsid w:val="00B21F26"/>
    <w:rsid w:val="00B31764"/>
    <w:rsid w:val="00B360AC"/>
    <w:rsid w:val="00B365DB"/>
    <w:rsid w:val="00B45BBE"/>
    <w:rsid w:val="00B4732B"/>
    <w:rsid w:val="00B65692"/>
    <w:rsid w:val="00B70137"/>
    <w:rsid w:val="00B7245A"/>
    <w:rsid w:val="00B90363"/>
    <w:rsid w:val="00B978DF"/>
    <w:rsid w:val="00BA283B"/>
    <w:rsid w:val="00BB0D46"/>
    <w:rsid w:val="00BB0D91"/>
    <w:rsid w:val="00BC7E9A"/>
    <w:rsid w:val="00BD3752"/>
    <w:rsid w:val="00BD6A77"/>
    <w:rsid w:val="00BE3F10"/>
    <w:rsid w:val="00BE6BF6"/>
    <w:rsid w:val="00C00829"/>
    <w:rsid w:val="00C02BF1"/>
    <w:rsid w:val="00C2122E"/>
    <w:rsid w:val="00C25AF1"/>
    <w:rsid w:val="00C40CFE"/>
    <w:rsid w:val="00C4165C"/>
    <w:rsid w:val="00C44784"/>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B86"/>
    <w:rsid w:val="00D113A8"/>
    <w:rsid w:val="00D22B44"/>
    <w:rsid w:val="00D3013A"/>
    <w:rsid w:val="00D31778"/>
    <w:rsid w:val="00D4253F"/>
    <w:rsid w:val="00D546DC"/>
    <w:rsid w:val="00D55250"/>
    <w:rsid w:val="00D57534"/>
    <w:rsid w:val="00D612CB"/>
    <w:rsid w:val="00D61EE2"/>
    <w:rsid w:val="00D66FD1"/>
    <w:rsid w:val="00D76359"/>
    <w:rsid w:val="00DA10A1"/>
    <w:rsid w:val="00DB303F"/>
    <w:rsid w:val="00DB3CE0"/>
    <w:rsid w:val="00DC25EE"/>
    <w:rsid w:val="00DC3FF4"/>
    <w:rsid w:val="00DE534D"/>
    <w:rsid w:val="00DE72DB"/>
    <w:rsid w:val="00DF3F12"/>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2A83"/>
    <w:rsid w:val="00F13911"/>
    <w:rsid w:val="00F168F6"/>
    <w:rsid w:val="00F24807"/>
    <w:rsid w:val="00F314F2"/>
    <w:rsid w:val="00F33150"/>
    <w:rsid w:val="00F56B46"/>
    <w:rsid w:val="00F6288C"/>
    <w:rsid w:val="00F638EB"/>
    <w:rsid w:val="00F9096A"/>
    <w:rsid w:val="00F94A6B"/>
    <w:rsid w:val="00FA6129"/>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BC05D4-17B1-4EC5-BB6F-B16BABF8AB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5</TotalTime>
  <Pages>22</Pages>
  <Words>4005</Words>
  <Characters>208488</Characters>
  <Application>Microsoft Office Word</Application>
  <DocSecurity>0</DocSecurity>
  <Lines>1737</Lines>
  <Paragraphs>424</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12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11</cp:revision>
  <cp:lastPrinted>2014-03-02T09:50:00Z</cp:lastPrinted>
  <dcterms:created xsi:type="dcterms:W3CDTF">2012-09-27T08:48:00Z</dcterms:created>
  <dcterms:modified xsi:type="dcterms:W3CDTF">2014-05-13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